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B89EEE7" w14:textId="3A2C5936" w:rsidR="00A736F5" w:rsidRPr="00B45639" w:rsidRDefault="008750D2">
      <w:pPr>
        <w:rPr>
          <w:rFonts w:ascii="Times New Roman" w:eastAsia="Times New Roman" w:hAnsi="Times New Roman" w:cs="Times New Roman"/>
          <w:b/>
          <w:sz w:val="28"/>
          <w:szCs w:val="28"/>
        </w:rPr>
      </w:pPr>
      <w:r w:rsidRPr="008750D2">
        <w:rPr>
          <w:rFonts w:ascii="Times New Roman" w:hAnsi="Times New Roman" w:cs="Times New Roman"/>
          <w:b/>
          <w:sz w:val="28"/>
          <w:szCs w:val="28"/>
        </w:rPr>
        <w:t>Supplemental</w:t>
      </w:r>
      <w:r w:rsidR="00F34593">
        <w:rPr>
          <w:rFonts w:ascii="Times New Roman" w:hAnsi="Times New Roman" w:cs="Times New Roman" w:hint="eastAsia"/>
          <w:b/>
          <w:sz w:val="28"/>
          <w:szCs w:val="28"/>
        </w:rPr>
        <w:t xml:space="preserve"> </w:t>
      </w:r>
      <w:r w:rsidR="00F34593">
        <w:rPr>
          <w:rFonts w:ascii="Times New Roman" w:eastAsia="Times New Roman" w:hAnsi="Times New Roman" w:cs="Times New Roman"/>
          <w:b/>
          <w:sz w:val="28"/>
          <w:szCs w:val="28"/>
        </w:rPr>
        <w:t xml:space="preserve">Table </w:t>
      </w:r>
      <w:r w:rsidR="00F34593">
        <w:rPr>
          <w:rFonts w:ascii="Times New Roman" w:hAnsi="Times New Roman" w:cs="Times New Roman" w:hint="eastAsia"/>
          <w:b/>
          <w:sz w:val="28"/>
          <w:szCs w:val="28"/>
        </w:rPr>
        <w:t>1</w:t>
      </w:r>
      <w:r w:rsidR="00347EDB" w:rsidRPr="00B45639">
        <w:rPr>
          <w:rFonts w:ascii="Times New Roman" w:eastAsia="Times New Roman" w:hAnsi="Times New Roman" w:cs="Times New Roman"/>
          <w:b/>
          <w:sz w:val="28"/>
          <w:szCs w:val="28"/>
        </w:rPr>
        <w:t>: Excluded studies and reasons</w:t>
      </w:r>
    </w:p>
    <w:p w14:paraId="159EC3E0" w14:textId="77777777" w:rsidR="00A736F5" w:rsidRPr="00B45639" w:rsidRDefault="00A736F5">
      <w:pPr>
        <w:rPr>
          <w:rFonts w:ascii="Times New Roman" w:eastAsia="Times New Roman" w:hAnsi="Times New Roman" w:cs="Times New Roman"/>
        </w:rPr>
      </w:pPr>
    </w:p>
    <w:tbl>
      <w:tblPr>
        <w:tblStyle w:val="aa"/>
        <w:tblW w:w="10258" w:type="dxa"/>
        <w:tblInd w:w="22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7507"/>
        <w:gridCol w:w="1243"/>
        <w:gridCol w:w="1508"/>
      </w:tblGrid>
      <w:tr w:rsidR="00A736F5" w:rsidRPr="00B45639" w14:paraId="08C730D1" w14:textId="77777777" w:rsidTr="003239BC">
        <w:trPr>
          <w:trHeight w:val="458"/>
        </w:trPr>
        <w:tc>
          <w:tcPr>
            <w:tcW w:w="7507" w:type="dxa"/>
          </w:tcPr>
          <w:p w14:paraId="06CD2572" w14:textId="77777777" w:rsidR="00A736F5" w:rsidRPr="00B45639" w:rsidRDefault="00347EDB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B45639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 xml:space="preserve">Reasons for exclusion: </w:t>
            </w:r>
          </w:p>
        </w:tc>
        <w:tc>
          <w:tcPr>
            <w:tcW w:w="1243" w:type="dxa"/>
          </w:tcPr>
          <w:p w14:paraId="07223B51" w14:textId="77777777" w:rsidR="00A736F5" w:rsidRPr="00B45639" w:rsidRDefault="00347EDB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B45639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>Number</w:t>
            </w:r>
          </w:p>
        </w:tc>
        <w:tc>
          <w:tcPr>
            <w:tcW w:w="1508" w:type="dxa"/>
          </w:tcPr>
          <w:p w14:paraId="474A4F0B" w14:textId="77777777" w:rsidR="00A736F5" w:rsidRPr="00B45639" w:rsidRDefault="00347EDB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B45639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>Reference</w:t>
            </w:r>
          </w:p>
        </w:tc>
      </w:tr>
      <w:tr w:rsidR="00A736F5" w:rsidRPr="00B45639" w14:paraId="13323273" w14:textId="77777777" w:rsidTr="003239BC">
        <w:trPr>
          <w:trHeight w:val="320"/>
        </w:trPr>
        <w:tc>
          <w:tcPr>
            <w:tcW w:w="7507" w:type="dxa"/>
          </w:tcPr>
          <w:p w14:paraId="5CA870E8" w14:textId="262F8067" w:rsidR="00A736F5" w:rsidRPr="00B45639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B45639">
              <w:rPr>
                <w:rFonts w:ascii="Times New Roman" w:eastAsia="Times New Roman" w:hAnsi="Times New Roman" w:cs="Times New Roman"/>
                <w:color w:val="000000"/>
              </w:rPr>
              <w:t>Meta-analysis, n</w:t>
            </w:r>
            <w:r w:rsidR="0016695D">
              <w:rPr>
                <w:rFonts w:ascii="Times New Roman" w:eastAsia="Times New Roman" w:hAnsi="Times New Roman" w:cs="Times New Roman"/>
                <w:color w:val="000000"/>
              </w:rPr>
              <w:t>ot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 RCT-design</w:t>
            </w:r>
          </w:p>
        </w:tc>
        <w:tc>
          <w:tcPr>
            <w:tcW w:w="1243" w:type="dxa"/>
          </w:tcPr>
          <w:p w14:paraId="450049D9" w14:textId="77777777" w:rsidR="00A736F5" w:rsidRPr="00F161AD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F161AD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508" w:type="dxa"/>
          </w:tcPr>
          <w:p w14:paraId="371DF44E" w14:textId="53DA8FBA" w:rsidR="00A736F5" w:rsidRPr="00F161AD" w:rsidRDefault="00F161AD" w:rsidP="00F161AD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EYXJ5YW50aSBTYXJhZ2loPC9BdXRob3I+PFJlY051bT4z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EYXJ5YW50aSBTYXJhZ2loPC9BdXRob3I+PFJlY051bT4z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F161AD">
              <w:rPr>
                <w:rFonts w:ascii="Times New Roman" w:eastAsia="Times New Roman" w:hAnsi="Times New Roman" w:cs="Times New Roman"/>
                <w:noProof/>
                <w:color w:val="000000"/>
                <w:vertAlign w:val="superscript"/>
              </w:rPr>
              <w:t>1, 2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736F5" w:rsidRPr="00B45639" w14:paraId="6B14A654" w14:textId="77777777" w:rsidTr="003239BC">
        <w:trPr>
          <w:trHeight w:val="320"/>
        </w:trPr>
        <w:tc>
          <w:tcPr>
            <w:tcW w:w="7507" w:type="dxa"/>
          </w:tcPr>
          <w:p w14:paraId="56929AF9" w14:textId="2F39119D" w:rsidR="00A736F5" w:rsidRPr="00B45639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B45639">
              <w:rPr>
                <w:rFonts w:ascii="Times New Roman" w:eastAsia="Times New Roman" w:hAnsi="Times New Roman" w:cs="Times New Roman"/>
                <w:color w:val="000000"/>
              </w:rPr>
              <w:t>Review</w:t>
            </w:r>
            <w:r w:rsidR="0016695D">
              <w:rPr>
                <w:rFonts w:ascii="Times New Roman" w:eastAsia="Times New Roman" w:hAnsi="Times New Roman" w:cs="Times New Roman"/>
                <w:color w:val="000000"/>
              </w:rPr>
              <w:t xml:space="preserve"> article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>, no</w:t>
            </w:r>
            <w:r w:rsidR="0016695D">
              <w:rPr>
                <w:rFonts w:ascii="Times New Roman" w:eastAsia="Times New Roman" w:hAnsi="Times New Roman" w:cs="Times New Roman"/>
                <w:color w:val="000000"/>
              </w:rPr>
              <w:t>t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 RCT design</w:t>
            </w:r>
          </w:p>
        </w:tc>
        <w:tc>
          <w:tcPr>
            <w:tcW w:w="1243" w:type="dxa"/>
          </w:tcPr>
          <w:p w14:paraId="51502609" w14:textId="77777777" w:rsidR="00A736F5" w:rsidRPr="00F161AD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F161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508" w:type="dxa"/>
          </w:tcPr>
          <w:p w14:paraId="0AD01079" w14:textId="621CC9FA" w:rsidR="00A736F5" w:rsidRPr="00F161AD" w:rsidRDefault="00F161AD" w:rsidP="00F161AD">
            <w:pPr>
              <w:widowControl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Peterson&lt;/Author&gt;&lt;Year&gt;2017&lt;/Year&gt;&lt;RecNum&gt;39&lt;/RecNum&gt;&lt;DisplayText&gt;&lt;style face="superscript"&gt;3&lt;/style&gt;&lt;/DisplayText&gt;&lt;record&gt;&lt;rec-number&gt;39&lt;/rec-number&gt;&lt;foreign-keys&gt;&lt;key app="EN" db-id="wdaxze52s05ssgeedz65xxwr0afx2tvwfpse" timestamp="1635663593"&gt;39&lt;/key&gt;&lt;/foreign-keys&gt;&lt;ref-type name="Journal Article"&gt;17&lt;/ref-type&gt;&lt;contributors&gt;&lt;authors&gt;&lt;author&gt;Peterson, Sarah J.&lt;/author&gt;&lt;author&gt;Mozer, Marisa&lt;/author&gt;&lt;/authors&gt;&lt;/contributors&gt;&lt;titles&gt;&lt;title&gt;Differentiating Sarcopenia and Cachexia Among Patients With Cancer&lt;/title&gt;&lt;secondary-title&gt;Nutrition in Clinical Practice&lt;/secondary-title&gt;&lt;/titles&gt;&lt;periodical&gt;&lt;full-title&gt;Nutrition in Clinical Practice&lt;/full-title&gt;&lt;/periodical&gt;&lt;pages&gt;30-39&lt;/pages&gt;&lt;volume&gt;32&lt;/volume&gt;&lt;number&gt;1&lt;/number&gt;&lt;dates&gt;&lt;year&gt;2017&lt;/year&gt;&lt;/dates&gt;&lt;isbn&gt;0884-5336&lt;/isbn&gt;&lt;urls&gt;&lt;related-urls&gt;&lt;url&gt;https://onlinelibrary.wiley.com/doi/abs/10.1177/0884533616680354&lt;/url&gt;&lt;/related-urls&gt;&lt;/urls&gt;&lt;electronic-resource-num&gt;https://doi.org/10.1177/088453361668035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161AD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A736F5" w:rsidRPr="00B45639" w14:paraId="5435F3AD" w14:textId="77777777" w:rsidTr="003239BC">
        <w:trPr>
          <w:trHeight w:val="320"/>
        </w:trPr>
        <w:tc>
          <w:tcPr>
            <w:tcW w:w="7507" w:type="dxa"/>
          </w:tcPr>
          <w:p w14:paraId="123DE373" w14:textId="3B65802A" w:rsidR="00A736F5" w:rsidRPr="00B45639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Retrospective study without comparison group </w:t>
            </w:r>
          </w:p>
        </w:tc>
        <w:tc>
          <w:tcPr>
            <w:tcW w:w="1243" w:type="dxa"/>
          </w:tcPr>
          <w:p w14:paraId="6B4B5ADD" w14:textId="77777777" w:rsidR="00A736F5" w:rsidRPr="00F161AD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F161AD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1508" w:type="dxa"/>
          </w:tcPr>
          <w:p w14:paraId="44E9B0F1" w14:textId="39923038" w:rsidR="00A736F5" w:rsidRPr="00F161AD" w:rsidRDefault="00F161AD" w:rsidP="00F161AD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Ld29uPC9BdXRob3I+PFllYXI+MjAxOTwvWWVhcj48UmVj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Ld29uPC9BdXRob3I+PFllYXI+MjAxOTwvWWVhcj48UmVj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F161AD">
              <w:rPr>
                <w:rFonts w:ascii="Times New Roman" w:eastAsia="Times New Roman" w:hAnsi="Times New Roman" w:cs="Times New Roman"/>
                <w:noProof/>
                <w:color w:val="000000"/>
                <w:vertAlign w:val="superscript"/>
              </w:rPr>
              <w:t>4, 5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736F5" w:rsidRPr="00B45639" w14:paraId="4DF96BDA" w14:textId="77777777" w:rsidTr="003239BC">
        <w:trPr>
          <w:trHeight w:val="320"/>
        </w:trPr>
        <w:tc>
          <w:tcPr>
            <w:tcW w:w="7507" w:type="dxa"/>
          </w:tcPr>
          <w:p w14:paraId="34D223CB" w14:textId="20803E5F" w:rsidR="00A736F5" w:rsidRPr="00B45639" w:rsidRDefault="0016695D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Without results on 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>eval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u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atio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of</w:t>
            </w:r>
            <w:r w:rsidR="00347EDB"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 physical function </w:t>
            </w:r>
          </w:p>
        </w:tc>
        <w:tc>
          <w:tcPr>
            <w:tcW w:w="1243" w:type="dxa"/>
          </w:tcPr>
          <w:p w14:paraId="7CB3E474" w14:textId="77777777" w:rsidR="00A736F5" w:rsidRPr="00F161AD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F161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508" w:type="dxa"/>
          </w:tcPr>
          <w:p w14:paraId="1C5041CF" w14:textId="04AD3771" w:rsidR="00A736F5" w:rsidRPr="00F161AD" w:rsidRDefault="00F161AD" w:rsidP="00F161AD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IdWFuZzwvQXV0aG9yPjxZZWFyPjIwMTc8L1llYXI+PFJl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IdWFuZzwvQXV0aG9yPjxZZWFyPjIwMTc8L1llYXI+PFJl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F161AD">
              <w:rPr>
                <w:rFonts w:ascii="Times New Roman" w:eastAsia="Times New Roman" w:hAnsi="Times New Roman" w:cs="Times New Roman"/>
                <w:noProof/>
                <w:color w:val="000000"/>
                <w:vertAlign w:val="superscript"/>
              </w:rPr>
              <w:t>6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736F5" w:rsidRPr="00B45639" w14:paraId="0877C11C" w14:textId="77777777" w:rsidTr="003239BC">
        <w:trPr>
          <w:trHeight w:val="320"/>
        </w:trPr>
        <w:tc>
          <w:tcPr>
            <w:tcW w:w="7507" w:type="dxa"/>
          </w:tcPr>
          <w:p w14:paraId="74AB793C" w14:textId="4BA5FB76" w:rsidR="00A736F5" w:rsidRPr="00B45639" w:rsidRDefault="0016695D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Enrolled p</w:t>
            </w:r>
            <w:r w:rsidR="00347EDB"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articipants not restricted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to</w:t>
            </w:r>
            <w:r w:rsidR="00347EDB"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the diagnosis of </w:t>
            </w:r>
            <w:r w:rsidR="00347EDB"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sarcopenia </w:t>
            </w:r>
          </w:p>
        </w:tc>
        <w:tc>
          <w:tcPr>
            <w:tcW w:w="1243" w:type="dxa"/>
          </w:tcPr>
          <w:p w14:paraId="7156FA57" w14:textId="77777777" w:rsidR="00A736F5" w:rsidRPr="00F161AD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F161AD">
              <w:rPr>
                <w:rFonts w:ascii="Times New Roman" w:eastAsia="Times New Roman" w:hAnsi="Times New Roman" w:cs="Times New Roman"/>
              </w:rPr>
              <w:t>7</w:t>
            </w:r>
          </w:p>
        </w:tc>
        <w:tc>
          <w:tcPr>
            <w:tcW w:w="1508" w:type="dxa"/>
          </w:tcPr>
          <w:p w14:paraId="30CECC13" w14:textId="53D33967" w:rsidR="00A736F5" w:rsidRPr="00F161AD" w:rsidRDefault="00F161AD" w:rsidP="00F161AD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Ib2ZtYW5uPC9BdXRob3I+PFllYXI+MjAxNjwvWWVhcj48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Ib2ZtYW5uPC9BdXRob3I+PFllYXI+MjAxNjwvWWVhcj48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F161AD">
              <w:rPr>
                <w:rFonts w:ascii="Times New Roman" w:eastAsia="Times New Roman" w:hAnsi="Times New Roman" w:cs="Times New Roman"/>
                <w:noProof/>
                <w:color w:val="000000"/>
                <w:vertAlign w:val="superscript"/>
              </w:rPr>
              <w:t>7-13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736F5" w:rsidRPr="00B45639" w14:paraId="0EBC4C9B" w14:textId="77777777" w:rsidTr="00F161AD">
        <w:trPr>
          <w:trHeight w:val="1099"/>
        </w:trPr>
        <w:tc>
          <w:tcPr>
            <w:tcW w:w="7507" w:type="dxa"/>
          </w:tcPr>
          <w:p w14:paraId="7537F83B" w14:textId="3EE6A8EA" w:rsidR="00A736F5" w:rsidRPr="00B45639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B45639">
              <w:rPr>
                <w:rFonts w:ascii="Times New Roman" w:eastAsia="Times New Roman" w:hAnsi="Times New Roman" w:cs="Times New Roman"/>
                <w:color w:val="000000"/>
              </w:rPr>
              <w:t>Duplicated trials</w:t>
            </w:r>
            <w:r w:rsidR="0016695D">
              <w:rPr>
                <w:rFonts w:ascii="Times New Roman" w:eastAsia="Times New Roman" w:hAnsi="Times New Roman" w:cs="Times New Roman"/>
                <w:color w:val="000000"/>
              </w:rPr>
              <w:t xml:space="preserve"> with identical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 study groups </w:t>
            </w:r>
            <w:r w:rsidR="0016695D">
              <w:rPr>
                <w:rFonts w:ascii="Times New Roman" w:eastAsia="Times New Roman" w:hAnsi="Times New Roman" w:cs="Times New Roman"/>
                <w:color w:val="000000"/>
              </w:rPr>
              <w:t xml:space="preserve">published by 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>Liao CD et al.</w:t>
            </w:r>
            <w:r w:rsidR="0016695D" w:rsidRPr="00D7671F">
              <w:rPr>
                <w:rFonts w:ascii="Times New Roman" w:hAnsi="Times New Roman" w:cs="Times New Roman"/>
                <w:u w:val="single"/>
              </w:rPr>
              <w:t xml:space="preserve"> </w:t>
            </w:r>
            <w:r w:rsidR="0016695D">
              <w:rPr>
                <w:rFonts w:ascii="Times New Roman" w:hAnsi="Times New Roman" w:cs="Times New Roman"/>
                <w:u w:val="single"/>
              </w:rPr>
              <w:t>(</w:t>
            </w:r>
            <w:r w:rsidR="0016695D" w:rsidRPr="00D7671F">
              <w:rPr>
                <w:rFonts w:ascii="Times New Roman" w:hAnsi="Times New Roman" w:cs="Times New Roman"/>
                <w:i/>
                <w:iCs/>
                <w:sz w:val="21"/>
                <w:szCs w:val="21"/>
                <w:u w:val="single"/>
              </w:rPr>
              <w:t>Liao CD, Tsauo JY, Huang SW, Ku JW, Hsiao DJ, Liou TH. Effects of elastic band exercise on lean mass and physical capacity in older women with sarcopenic obesity: A randomized controlled trial. Sci Rep. 2018;8(1):2317</w:t>
            </w:r>
            <w:r w:rsidR="0016695D" w:rsidRPr="0016695D">
              <w:rPr>
                <w:rFonts w:ascii="Times New Roman" w:hAnsi="Times New Roman" w:cs="Times New Roman"/>
                <w:i/>
                <w:iCs/>
                <w:sz w:val="21"/>
                <w:szCs w:val="21"/>
                <w:u w:val="single"/>
              </w:rPr>
              <w:t>)</w:t>
            </w:r>
            <w:r w:rsidR="0016695D">
              <w:rPr>
                <w:rFonts w:ascii="Times New Roman" w:hAnsi="Times New Roman" w:cs="Times New Roman"/>
                <w:i/>
                <w:iCs/>
                <w:sz w:val="21"/>
                <w:szCs w:val="21"/>
                <w:u w:val="single"/>
              </w:rPr>
              <w:t xml:space="preserve"> </w:t>
            </w:r>
            <w:r w:rsidR="0016695D" w:rsidRPr="0016695D">
              <w:rPr>
                <w:rFonts w:ascii="Times New Roman" w:hAnsi="Times New Roman" w:cs="Times New Roman"/>
                <w:sz w:val="21"/>
                <w:szCs w:val="21"/>
              </w:rPr>
              <w:t>(</w:t>
            </w:r>
            <w:r w:rsidR="0016695D" w:rsidRPr="00F161AD">
              <w:rPr>
                <w:rFonts w:ascii="Times New Roman" w:eastAsia="Times New Roman" w:hAnsi="Times New Roman" w:cs="Times New Roman"/>
                <w:color w:val="000000"/>
              </w:rPr>
              <w:t>Liao CD et al.</w:t>
            </w:r>
            <w:r w:rsidR="0016695D" w:rsidRPr="00F161AD">
              <w:rPr>
                <w:rFonts w:ascii="Times New Roman" w:hAnsi="Times New Roman" w:cs="Times New Roman"/>
              </w:rPr>
              <w:t xml:space="preserve"> was enrolled in this meta-analysis)</w:t>
            </w:r>
          </w:p>
        </w:tc>
        <w:tc>
          <w:tcPr>
            <w:tcW w:w="1243" w:type="dxa"/>
          </w:tcPr>
          <w:p w14:paraId="7F3ADDF3" w14:textId="77777777" w:rsidR="00A736F5" w:rsidRPr="00F161AD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F161AD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508" w:type="dxa"/>
          </w:tcPr>
          <w:p w14:paraId="1061B07C" w14:textId="33070F57" w:rsidR="00A736F5" w:rsidRPr="00F161AD" w:rsidRDefault="00F161AD" w:rsidP="00F161AD">
            <w:pPr>
              <w:widowControl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ZWU8L0F1dGhvcj48WWVhcj4yMDIxPC9ZZWFyPjxSZWNO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ZWU8L0F1dGhvcj48WWVhcj4yMDIxPC9ZZWFyPjxSZWNO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F161AD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14, 15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A736F5" w:rsidRPr="00B45639" w14:paraId="36DDD4FD" w14:textId="77777777" w:rsidTr="003239BC">
        <w:trPr>
          <w:trHeight w:val="320"/>
        </w:trPr>
        <w:tc>
          <w:tcPr>
            <w:tcW w:w="7507" w:type="dxa"/>
          </w:tcPr>
          <w:p w14:paraId="68D39BB1" w14:textId="0512F94C" w:rsidR="00A736F5" w:rsidRPr="00B45639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B45639">
              <w:rPr>
                <w:rFonts w:ascii="Times New Roman" w:eastAsia="Times New Roman" w:hAnsi="Times New Roman" w:cs="Times New Roman"/>
                <w:color w:val="000000"/>
              </w:rPr>
              <w:t>Duplicated trial</w:t>
            </w:r>
            <w:r w:rsidR="0016695D">
              <w:rPr>
                <w:rFonts w:ascii="Times New Roman" w:eastAsia="Times New Roman" w:hAnsi="Times New Roman" w:cs="Times New Roman"/>
                <w:color w:val="000000"/>
              </w:rPr>
              <w:t xml:space="preserve"> with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16695D">
              <w:rPr>
                <w:rFonts w:ascii="Times New Roman" w:eastAsia="Times New Roman" w:hAnsi="Times New Roman" w:cs="Times New Roman"/>
                <w:color w:val="000000"/>
              </w:rPr>
              <w:t>identical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 data base as </w:t>
            </w:r>
            <w:r w:rsidR="0016695D">
              <w:rPr>
                <w:rFonts w:ascii="Times New Roman" w:eastAsia="Times New Roman" w:hAnsi="Times New Roman" w:cs="Times New Roman"/>
                <w:color w:val="000000"/>
              </w:rPr>
              <w:t xml:space="preserve">the 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>prior excluded study</w:t>
            </w:r>
          </w:p>
        </w:tc>
        <w:tc>
          <w:tcPr>
            <w:tcW w:w="1243" w:type="dxa"/>
          </w:tcPr>
          <w:p w14:paraId="1908B6C9" w14:textId="77777777" w:rsidR="00A736F5" w:rsidRPr="00F161AD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F161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508" w:type="dxa"/>
          </w:tcPr>
          <w:p w14:paraId="7E58FC8E" w14:textId="61A7A572" w:rsidR="00A736F5" w:rsidRPr="00F161AD" w:rsidRDefault="00F161AD" w:rsidP="00F161AD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Yasuda&lt;/Author&gt;&lt;Year&gt;2015&lt;/Year&gt;&lt;RecNum&gt;30&lt;/RecNum&gt;&lt;DisplayText&gt;&lt;style face="superscript"&gt;16&lt;/style&gt;&lt;/DisplayText&gt;&lt;record&gt;&lt;rec-number&gt;30&lt;/rec-number&gt;&lt;foreign-keys&gt;&lt;key app="EN" db-id="wdaxze52s05ssgeedz65xxwr0afx2tvwfpse" timestamp="1635663376"&gt;30&lt;/key&gt;&lt;/foreign-keys&gt;&lt;ref-type name="Journal Article"&gt;17&lt;/ref-type&gt;&lt;contributors&gt;&lt;authors&gt;&lt;author&gt;Yasuda, T.&lt;/author&gt;&lt;author&gt;Fukumura, K.&lt;/author&gt;&lt;author&gt;Uchida, Y.&lt;/author&gt;&lt;author&gt;Koshi, H.&lt;/author&gt;&lt;author&gt;Iida, H.&lt;/author&gt;&lt;author&gt;Masamune, K.&lt;/author&gt;&lt;author&gt;Yamasoba, T.&lt;/author&gt;&lt;author&gt;Sato, Y.&lt;/author&gt;&lt;author&gt;Nakajima, T.&lt;/author&gt;&lt;/authors&gt;&lt;/contributors&gt;&lt;titles&gt;&lt;title&gt;Effects of Low-Load, Elastic Band Resistance Training Combined With Blood Flow Restriction on Muscle Size and Arterial Stiffness in Older Adults&lt;/title&gt;&lt;secondary-title&gt;The journals of gerontology. Series A, Biological sciences and medical sciences&lt;/secondary-title&gt;&lt;/titles&gt;&lt;periodical&gt;&lt;full-title&gt;The journals of gerontology. Series A, Biological sciences and medical sciences&lt;/full-title&gt;&lt;/periodical&gt;&lt;pages&gt;950-958&lt;/pages&gt;&lt;volume&gt;70&lt;/volume&gt;&lt;number&gt;8&lt;/number&gt;&lt;keywords&gt;&lt;keyword&gt;aged&lt;/keyword&gt;&lt;keyword&gt;arterial stiffness&lt;/keyword&gt;&lt;keyword&gt;blood flow&lt;/keyword&gt;&lt;keyword&gt;female&lt;/keyword&gt;&lt;keyword&gt;human&lt;/keyword&gt;&lt;keyword&gt;male&lt;/keyword&gt;&lt;keyword&gt;middle aged&lt;/keyword&gt;&lt;keyword&gt;muscle strength&lt;/keyword&gt;&lt;keyword&gt;pathology&lt;/keyword&gt;&lt;keyword&gt;resistance training&lt;/keyword&gt;&lt;keyword&gt;skeletal muscle&lt;/keyword&gt;&lt;keyword&gt;very elderly&lt;/keyword&gt;&lt;/keywords&gt;&lt;dates&gt;&lt;year&gt;2015&lt;/year&gt;&lt;/dates&gt;&lt;isbn&gt;1758-535X&lt;/isbn&gt;&lt;work-type&gt;Article&lt;/work-type&gt;&lt;urls&gt;&lt;related-urls&gt;&lt;url&gt;https://www.embase.com/search/results?subaction=viewrecord&amp;amp;id=L606222862&amp;amp;from=export&lt;/url&gt;&lt;url&gt;http://dx.doi.org/10.1093/gerona/glu084&lt;/url&gt;&lt;/related-urls&gt;&lt;/urls&gt;&lt;custom5&gt;24917178&lt;/custom5&gt;&lt;electronic-resource-num&gt;10.1093/gerona/glu084&lt;/electronic-resource-num&gt;&lt;remote-database-name&gt;Medline&lt;/remote-database-name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F161AD">
              <w:rPr>
                <w:rFonts w:ascii="Times New Roman" w:eastAsia="Times New Roman" w:hAnsi="Times New Roman" w:cs="Times New Roman"/>
                <w:noProof/>
                <w:color w:val="000000"/>
                <w:vertAlign w:val="superscript"/>
              </w:rPr>
              <w:t>16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736F5" w:rsidRPr="00B45639" w14:paraId="67440275" w14:textId="77777777" w:rsidTr="003239BC">
        <w:trPr>
          <w:trHeight w:val="320"/>
        </w:trPr>
        <w:tc>
          <w:tcPr>
            <w:tcW w:w="7507" w:type="dxa"/>
          </w:tcPr>
          <w:p w14:paraId="7740BC0F" w14:textId="39E3281A" w:rsidR="00A736F5" w:rsidRPr="00B45639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B45639">
              <w:rPr>
                <w:rFonts w:ascii="Times New Roman" w:eastAsia="Times New Roman" w:hAnsi="Times New Roman" w:cs="Times New Roman"/>
                <w:color w:val="000000"/>
              </w:rPr>
              <w:t>Un</w:t>
            </w:r>
            <w:r w:rsidR="0016695D">
              <w:rPr>
                <w:rFonts w:ascii="Times New Roman" w:eastAsia="Times New Roman" w:hAnsi="Times New Roman" w:cs="Times New Roman"/>
                <w:color w:val="000000"/>
              </w:rPr>
              <w:t>accomplished</w:t>
            </w:r>
            <w:r w:rsidRPr="00B45639">
              <w:rPr>
                <w:rFonts w:ascii="Times New Roman" w:eastAsia="Times New Roman" w:hAnsi="Times New Roman" w:cs="Times New Roman"/>
                <w:color w:val="000000"/>
              </w:rPr>
              <w:t xml:space="preserve"> study</w:t>
            </w:r>
          </w:p>
        </w:tc>
        <w:tc>
          <w:tcPr>
            <w:tcW w:w="1243" w:type="dxa"/>
          </w:tcPr>
          <w:p w14:paraId="097B769A" w14:textId="77777777" w:rsidR="00A736F5" w:rsidRPr="00F161AD" w:rsidRDefault="00347EDB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 w:rsidRPr="00F161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508" w:type="dxa"/>
          </w:tcPr>
          <w:p w14:paraId="60819BD4" w14:textId="4A779AC5" w:rsidR="00A736F5" w:rsidRPr="00F161AD" w:rsidRDefault="00F161AD" w:rsidP="00F161AD">
            <w:pPr>
              <w:widowControl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DaG93PC9BdXRob3I+PFllYXI+MjAyMDwvWWVhcj48UmVj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DaG93PC9BdXRob3I+PFllYXI+MjAyMDwvWWVhcj48UmVj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F161AD">
              <w:rPr>
                <w:rFonts w:ascii="Times New Roman" w:eastAsia="Times New Roman" w:hAnsi="Times New Roman" w:cs="Times New Roman"/>
                <w:noProof/>
                <w:color w:val="000000"/>
                <w:vertAlign w:val="superscript"/>
              </w:rPr>
              <w:t>17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</w:tbl>
    <w:p w14:paraId="4DC48907" w14:textId="77777777" w:rsidR="001C6D12" w:rsidRDefault="001C6D12" w:rsidP="001C6D12">
      <w:pPr>
        <w:ind w:firstLineChars="100" w:firstLine="200"/>
        <w:rPr>
          <w:rFonts w:ascii="Times New Roman" w:eastAsia="Arial Unicode MS" w:hAnsi="Times New Roman" w:cs="Times New Roman"/>
          <w:sz w:val="20"/>
          <w:szCs w:val="20"/>
        </w:rPr>
      </w:pPr>
    </w:p>
    <w:p w14:paraId="7FF1DB4A" w14:textId="70DF9E30" w:rsidR="003239BC" w:rsidRPr="003239BC" w:rsidRDefault="003239BC" w:rsidP="001C6D12">
      <w:pPr>
        <w:ind w:firstLineChars="100" w:firstLine="200"/>
        <w:rPr>
          <w:rFonts w:ascii="Times New Roman" w:eastAsia="Arial Unicode MS" w:hAnsi="Times New Roman" w:cs="Times New Roman"/>
          <w:sz w:val="20"/>
          <w:szCs w:val="20"/>
        </w:rPr>
      </w:pPr>
      <w:r w:rsidRPr="00D7671F">
        <w:rPr>
          <w:rFonts w:ascii="Times New Roman" w:eastAsia="Arial Unicode MS" w:hAnsi="Times New Roman" w:cs="Times New Roman"/>
          <w:sz w:val="20"/>
          <w:szCs w:val="20"/>
        </w:rPr>
        <w:t>Abbreviation</w:t>
      </w:r>
      <w:r w:rsidR="009A4EB6">
        <w:rPr>
          <w:rFonts w:ascii="Times New Roman" w:eastAsia="Arial Unicode MS" w:hAnsi="Times New Roman" w:cs="Times New Roman"/>
          <w:sz w:val="20"/>
          <w:szCs w:val="20"/>
        </w:rPr>
        <w:t xml:space="preserve">: </w:t>
      </w:r>
      <w:r w:rsidRPr="00D7671F">
        <w:rPr>
          <w:rFonts w:ascii="Times New Roman" w:hAnsi="Times New Roman" w:cs="Times New Roman"/>
          <w:sz w:val="20"/>
          <w:szCs w:val="20"/>
        </w:rPr>
        <w:t>RCT</w:t>
      </w:r>
      <w:r w:rsidR="009A4EB6">
        <w:rPr>
          <w:rFonts w:ascii="Times New Roman" w:hAnsi="Times New Roman" w:cs="Times New Roman"/>
          <w:sz w:val="20"/>
          <w:szCs w:val="20"/>
        </w:rPr>
        <w:t xml:space="preserve"> </w:t>
      </w:r>
      <w:r w:rsidRPr="00D7671F">
        <w:rPr>
          <w:rFonts w:ascii="Times New Roman" w:hAnsi="Times New Roman" w:cs="Times New Roman"/>
          <w:sz w:val="20"/>
          <w:szCs w:val="20"/>
        </w:rPr>
        <w:t>= randomized controlled trial</w:t>
      </w:r>
    </w:p>
    <w:p w14:paraId="371F38AB" w14:textId="77777777" w:rsidR="00A736F5" w:rsidRPr="00B45639" w:rsidRDefault="00A736F5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eastAsia="Times New Roman" w:hAnsi="Times New Roman" w:cs="Times New Roman"/>
          <w:color w:val="000000"/>
        </w:rPr>
      </w:pPr>
    </w:p>
    <w:p w14:paraId="660CBB04" w14:textId="77777777" w:rsidR="00F161AD" w:rsidRDefault="00F161AD" w:rsidP="00F161AD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/>
        </w:rPr>
      </w:pPr>
      <w:bookmarkStart w:id="0" w:name="_heading=h.gjdgxs" w:colFirst="0" w:colLast="0"/>
      <w:bookmarkEnd w:id="0"/>
    </w:p>
    <w:p w14:paraId="7AB00DAF" w14:textId="77777777" w:rsidR="00F161AD" w:rsidRDefault="00F161AD" w:rsidP="00F161AD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/>
        </w:rPr>
      </w:pPr>
    </w:p>
    <w:p w14:paraId="3EDFCFD7" w14:textId="0B1D5EA9" w:rsidR="00F161AD" w:rsidRPr="00F161AD" w:rsidRDefault="00F161AD" w:rsidP="00EA7F78">
      <w:pPr>
        <w:pStyle w:val="EndNoteBibliography"/>
        <w:ind w:left="720" w:hanging="720"/>
      </w:pPr>
      <w:r>
        <w:rPr>
          <w:rFonts w:ascii="Times New Roman" w:hAnsi="Times New Roman" w:cs="Times New Roman"/>
          <w:color w:val="000000"/>
        </w:rPr>
        <w:fldChar w:fldCharType="begin"/>
      </w:r>
      <w:r>
        <w:rPr>
          <w:rFonts w:ascii="Times New Roman" w:hAnsi="Times New Roman" w:cs="Times New Roman"/>
          <w:color w:val="000000"/>
        </w:rPr>
        <w:instrText xml:space="preserve"> ADDIN EN.REFLIST </w:instrText>
      </w:r>
      <w:r>
        <w:rPr>
          <w:rFonts w:ascii="Times New Roman" w:hAnsi="Times New Roman" w:cs="Times New Roman"/>
          <w:color w:val="000000"/>
        </w:rPr>
        <w:fldChar w:fldCharType="separate"/>
      </w:r>
      <w:r w:rsidRPr="00F161AD">
        <w:t>1.</w:t>
      </w:r>
      <w:r w:rsidRPr="00F161AD">
        <w:tab/>
        <w:t xml:space="preserve">Daryanti Saragih I, Yang YP, Saragih IS, et al. Effects of resistance bands exercise for frail older adults: A systematic review and meta-analysis of randomised controlled studies. </w:t>
      </w:r>
      <w:r w:rsidR="00EA7F78" w:rsidRPr="00EA7F78">
        <w:rPr>
          <w:i/>
        </w:rPr>
        <w:t>J Clin Nurs.</w:t>
      </w:r>
      <w:r w:rsidR="00EA7F78">
        <w:t xml:space="preserve"> 2022</w:t>
      </w:r>
      <w:r w:rsidR="00EA7F78" w:rsidRPr="00EA7F78">
        <w:t>;31:43-61</w:t>
      </w:r>
      <w:r w:rsidRPr="00F161AD">
        <w:t>.</w:t>
      </w:r>
    </w:p>
    <w:p w14:paraId="470F3F49" w14:textId="5E8A2728" w:rsidR="00F161AD" w:rsidRPr="00F161AD" w:rsidRDefault="00F161AD" w:rsidP="00F161AD">
      <w:pPr>
        <w:pStyle w:val="EndNoteBibliography"/>
        <w:ind w:left="720" w:hanging="720"/>
      </w:pPr>
      <w:r w:rsidRPr="00F161AD">
        <w:t>2.</w:t>
      </w:r>
      <w:r w:rsidRPr="00F161AD">
        <w:tab/>
        <w:t xml:space="preserve">Vlietstra L, Hendrickx W, Waters DL. Exercise interventions in healthy older adults with sarcopenia: A systematic review and meta-analysis. </w:t>
      </w:r>
      <w:r w:rsidR="00EA7F78" w:rsidRPr="00EA7F78">
        <w:rPr>
          <w:i/>
        </w:rPr>
        <w:t>Australas J Ageing</w:t>
      </w:r>
      <w:r w:rsidRPr="00F161AD">
        <w:rPr>
          <w:i/>
        </w:rPr>
        <w:t>.</w:t>
      </w:r>
      <w:r w:rsidRPr="00F161AD">
        <w:t xml:space="preserve"> 2018;37:169-183.</w:t>
      </w:r>
    </w:p>
    <w:p w14:paraId="1200C11B" w14:textId="06929C65" w:rsidR="00F161AD" w:rsidRPr="00F161AD" w:rsidRDefault="00F161AD" w:rsidP="00F161AD">
      <w:pPr>
        <w:pStyle w:val="EndNoteBibliography"/>
        <w:ind w:left="720" w:hanging="720"/>
      </w:pPr>
      <w:r w:rsidRPr="00F161AD">
        <w:t>3.</w:t>
      </w:r>
      <w:r w:rsidRPr="00F161AD">
        <w:tab/>
        <w:t xml:space="preserve">Peterson SJ, Mozer M. Differentiating Sarcopenia and Cachexia Among Patients With Cancer. </w:t>
      </w:r>
      <w:r w:rsidR="00EA7F78" w:rsidRPr="00EA7F78">
        <w:rPr>
          <w:i/>
        </w:rPr>
        <w:t>Nutr Clin Pract</w:t>
      </w:r>
      <w:r w:rsidRPr="00F161AD">
        <w:rPr>
          <w:i/>
        </w:rPr>
        <w:t>.</w:t>
      </w:r>
      <w:r w:rsidRPr="00F161AD">
        <w:t xml:space="preserve"> 2017;32:30-39.</w:t>
      </w:r>
    </w:p>
    <w:p w14:paraId="3ADD9111" w14:textId="3BCDD520" w:rsidR="00F161AD" w:rsidRPr="00F161AD" w:rsidRDefault="00F161AD" w:rsidP="00F161AD">
      <w:pPr>
        <w:pStyle w:val="EndNoteBibliography"/>
        <w:ind w:left="720" w:hanging="720"/>
      </w:pPr>
      <w:r w:rsidRPr="00F161AD">
        <w:t>4.</w:t>
      </w:r>
      <w:r w:rsidRPr="00F161AD">
        <w:tab/>
        <w:t xml:space="preserve">Kwon I, Kim JS, Shin CH, et al. Associations Between Skeletal Muscle Mass, Grip Strength, and Physical and Cognitive Functions in Elderly Women: Effect of Exercise with Resistive Theraband. </w:t>
      </w:r>
      <w:r w:rsidR="00EA7F78" w:rsidRPr="00EA7F78">
        <w:rPr>
          <w:i/>
        </w:rPr>
        <w:t>J Exerc Nutrition Biochem</w:t>
      </w:r>
      <w:r w:rsidRPr="00F161AD">
        <w:rPr>
          <w:i/>
        </w:rPr>
        <w:t>.</w:t>
      </w:r>
      <w:r w:rsidRPr="00F161AD">
        <w:t xml:space="preserve"> 2019;23:50-55.</w:t>
      </w:r>
    </w:p>
    <w:p w14:paraId="3534A1F6" w14:textId="5489026F" w:rsidR="00F161AD" w:rsidRPr="00F161AD" w:rsidRDefault="00F161AD" w:rsidP="00F161AD">
      <w:pPr>
        <w:pStyle w:val="EndNoteBibliography"/>
        <w:ind w:left="720" w:hanging="720"/>
      </w:pPr>
      <w:r w:rsidRPr="00F161AD">
        <w:t>5.</w:t>
      </w:r>
      <w:r w:rsidRPr="00F161AD">
        <w:tab/>
        <w:t xml:space="preserve">Yasuda T, Fukumura K, Fukuda T, et al. Effects of low-intensity, elastic band resistance exercise combined with blood flow restriction on muscle activation. </w:t>
      </w:r>
      <w:r w:rsidR="00EA7F78" w:rsidRPr="00EA7F78">
        <w:rPr>
          <w:i/>
        </w:rPr>
        <w:t>Scand J Med Sci Sports</w:t>
      </w:r>
      <w:r w:rsidRPr="00F161AD">
        <w:rPr>
          <w:i/>
        </w:rPr>
        <w:t>.</w:t>
      </w:r>
      <w:r w:rsidRPr="00F161AD">
        <w:t xml:space="preserve"> 2014;24:55-61.</w:t>
      </w:r>
    </w:p>
    <w:p w14:paraId="0C969A17" w14:textId="20F01813" w:rsidR="00F161AD" w:rsidRPr="00F161AD" w:rsidRDefault="00F161AD" w:rsidP="00F161AD">
      <w:pPr>
        <w:pStyle w:val="EndNoteBibliography"/>
        <w:ind w:left="720" w:hanging="720"/>
      </w:pPr>
      <w:r w:rsidRPr="00F161AD">
        <w:t>6.</w:t>
      </w:r>
      <w:r w:rsidRPr="00F161AD">
        <w:tab/>
        <w:t xml:space="preserve">Huang SW, Ku JW, Lin LF, et al. Body composition influenced by progressive elastic band resistance exercise of sarcopenic obesity elderly women: a pilot randomized controlled trial. </w:t>
      </w:r>
      <w:r w:rsidR="00EA7F78" w:rsidRPr="00EA7F78">
        <w:rPr>
          <w:i/>
        </w:rPr>
        <w:t>Eur J Phys Rehabil Med</w:t>
      </w:r>
      <w:r w:rsidRPr="00F161AD">
        <w:rPr>
          <w:i/>
        </w:rPr>
        <w:t>.</w:t>
      </w:r>
      <w:r w:rsidRPr="00F161AD">
        <w:t xml:space="preserve"> 2017;53:556-563.</w:t>
      </w:r>
    </w:p>
    <w:p w14:paraId="10D54EAC" w14:textId="45A9808D" w:rsidR="00F161AD" w:rsidRPr="00F161AD" w:rsidRDefault="00F161AD" w:rsidP="00F161AD">
      <w:pPr>
        <w:pStyle w:val="EndNoteBibliography"/>
        <w:ind w:left="720" w:hanging="720"/>
      </w:pPr>
      <w:r w:rsidRPr="00F161AD">
        <w:t>7.</w:t>
      </w:r>
      <w:r w:rsidRPr="00F161AD">
        <w:tab/>
        <w:t xml:space="preserve">Hofmann M, Schober-Halper B, Oesen S, et al. Effects of elastic band resistance training and nutritional supplementation on muscle quality and circulating muscle growth and degradation factors of institutionalized elderly women: the Vienna Active Ageing Study (VAAS). </w:t>
      </w:r>
      <w:r w:rsidR="00EA7F78" w:rsidRPr="00EA7F78">
        <w:rPr>
          <w:i/>
        </w:rPr>
        <w:t>Eur J Appl Physiol</w:t>
      </w:r>
      <w:r w:rsidRPr="00F161AD">
        <w:rPr>
          <w:i/>
        </w:rPr>
        <w:t>.</w:t>
      </w:r>
      <w:r w:rsidRPr="00F161AD">
        <w:t xml:space="preserve"> 2016;116:885-897.</w:t>
      </w:r>
    </w:p>
    <w:p w14:paraId="6B7973FF" w14:textId="5F9E2C34" w:rsidR="00F161AD" w:rsidRPr="00F161AD" w:rsidRDefault="00F161AD" w:rsidP="00F161AD">
      <w:pPr>
        <w:pStyle w:val="EndNoteBibliography"/>
        <w:ind w:left="720" w:hanging="720"/>
      </w:pPr>
      <w:r w:rsidRPr="00F161AD">
        <w:t>8.</w:t>
      </w:r>
      <w:r w:rsidRPr="00F161AD">
        <w:tab/>
        <w:t xml:space="preserve">Lee H, Kim IG, Sung C, et al. Exercise training increases skeletal muscle strength independent of hypertrophy in older adults aged 75 years and older. </w:t>
      </w:r>
      <w:r w:rsidR="00EA7F78" w:rsidRPr="00EA7F78">
        <w:rPr>
          <w:i/>
        </w:rPr>
        <w:t>Geriatr Gerontol Int</w:t>
      </w:r>
      <w:r w:rsidRPr="00F161AD">
        <w:rPr>
          <w:i/>
        </w:rPr>
        <w:t>.</w:t>
      </w:r>
      <w:r w:rsidRPr="00F161AD">
        <w:t xml:space="preserve"> 2019;19:265-270.</w:t>
      </w:r>
    </w:p>
    <w:p w14:paraId="294F0835" w14:textId="5A7AB9F4" w:rsidR="00F161AD" w:rsidRPr="00F161AD" w:rsidRDefault="00F161AD" w:rsidP="00F161AD">
      <w:pPr>
        <w:pStyle w:val="EndNoteBibliography"/>
        <w:ind w:left="720" w:hanging="720"/>
      </w:pPr>
      <w:r w:rsidRPr="00F161AD">
        <w:t>9.</w:t>
      </w:r>
      <w:r w:rsidRPr="00F161AD">
        <w:tab/>
        <w:t xml:space="preserve">Moriyama Y, Hara M, Aratani S, et al. The association between six month intra-dialytic resistance training and muscle strength or physical performance in patients with maintenance hemodialysis: A multicenter retrospective observational study. </w:t>
      </w:r>
      <w:r w:rsidRPr="00F161AD">
        <w:rPr>
          <w:i/>
        </w:rPr>
        <w:t>BMC Nephrol.</w:t>
      </w:r>
      <w:r w:rsidRPr="00F161AD">
        <w:t xml:space="preserve"> 2019;</w:t>
      </w:r>
      <w:r w:rsidR="00EA7F78" w:rsidRPr="00EA7F78">
        <w:t>20:172</w:t>
      </w:r>
      <w:r w:rsidRPr="00F161AD">
        <w:t>.</w:t>
      </w:r>
    </w:p>
    <w:p w14:paraId="1193AAF5" w14:textId="1683C5DA" w:rsidR="00F161AD" w:rsidRPr="00F161AD" w:rsidRDefault="00F161AD" w:rsidP="00F161AD">
      <w:pPr>
        <w:pStyle w:val="EndNoteBibliography"/>
        <w:ind w:left="720" w:hanging="720"/>
      </w:pPr>
      <w:r w:rsidRPr="00F161AD">
        <w:t>10.</w:t>
      </w:r>
      <w:r w:rsidRPr="00F161AD">
        <w:tab/>
        <w:t xml:space="preserve">Thiebaud RS, Loenneke JP, Fahs CA, et al. The effects of elastic band resistance training combined with blood flow restriction on strength, total bone-free lean body mass and muscle thickness in postmenopausal women. </w:t>
      </w:r>
      <w:r w:rsidR="00EA7F78" w:rsidRPr="00EA7F78">
        <w:rPr>
          <w:i/>
        </w:rPr>
        <w:t>Clin Physiol Funct Imaging</w:t>
      </w:r>
      <w:r w:rsidRPr="00F161AD">
        <w:rPr>
          <w:i/>
        </w:rPr>
        <w:t>.</w:t>
      </w:r>
      <w:r w:rsidRPr="00F161AD">
        <w:t xml:space="preserve"> 2013;33:344-352.</w:t>
      </w:r>
    </w:p>
    <w:p w14:paraId="2B4934A8" w14:textId="425AFDC2" w:rsidR="00F161AD" w:rsidRPr="00F161AD" w:rsidRDefault="00F161AD" w:rsidP="000C34E6">
      <w:pPr>
        <w:pStyle w:val="EndNoteBibliography"/>
        <w:ind w:left="720" w:hanging="720"/>
      </w:pPr>
      <w:r w:rsidRPr="00F161AD">
        <w:t>11.</w:t>
      </w:r>
      <w:r w:rsidRPr="00F161AD">
        <w:tab/>
        <w:t xml:space="preserve">Watanabe Y, Yamada Y, Yoshida T, et al. </w:t>
      </w:r>
      <w:r w:rsidR="000C34E6" w:rsidRPr="000C34E6">
        <w:t>Comprehensive geriatric intervention in community-dwelling older adults: a cluster-randomized controlled trial</w:t>
      </w:r>
      <w:r w:rsidRPr="00F161AD">
        <w:t xml:space="preserve">. </w:t>
      </w:r>
      <w:r w:rsidR="000C34E6" w:rsidRPr="000C34E6">
        <w:rPr>
          <w:i/>
        </w:rPr>
        <w:t>J Cachexia Sarcopenia Muscle</w:t>
      </w:r>
      <w:r w:rsidR="000C34E6" w:rsidRPr="000C34E6">
        <w:t>. 2020;11</w:t>
      </w:r>
      <w:bookmarkStart w:id="1" w:name="_GoBack"/>
      <w:bookmarkEnd w:id="1"/>
      <w:r w:rsidR="000C34E6" w:rsidRPr="000C34E6">
        <w:t>:26-37</w:t>
      </w:r>
      <w:r w:rsidRPr="000C34E6">
        <w:t>.</w:t>
      </w:r>
    </w:p>
    <w:p w14:paraId="6C3CB2AC" w14:textId="77777777" w:rsidR="00F161AD" w:rsidRPr="00F161AD" w:rsidRDefault="00F161AD" w:rsidP="00F161AD">
      <w:pPr>
        <w:pStyle w:val="EndNoteBibliography"/>
        <w:ind w:left="720" w:hanging="720"/>
      </w:pPr>
      <w:r w:rsidRPr="00F161AD">
        <w:t>12.</w:t>
      </w:r>
      <w:r w:rsidRPr="00F161AD">
        <w:tab/>
        <w:t>Yasuda T, Fukumura K, Tomaru T, et al. Thigh muscle size and vascular function after blood flow-</w:t>
      </w:r>
      <w:r w:rsidRPr="00F161AD">
        <w:lastRenderedPageBreak/>
        <w:t xml:space="preserve">restricted elastic band training in older women. </w:t>
      </w:r>
      <w:r w:rsidRPr="00F161AD">
        <w:rPr>
          <w:i/>
        </w:rPr>
        <w:t>Oncotarget.</w:t>
      </w:r>
      <w:r w:rsidRPr="00F161AD">
        <w:t xml:space="preserve"> 2016;7:33595-33607.</w:t>
      </w:r>
    </w:p>
    <w:p w14:paraId="0EE9755E" w14:textId="7C5EB909" w:rsidR="00F161AD" w:rsidRPr="00F161AD" w:rsidRDefault="00F161AD" w:rsidP="00F161AD">
      <w:pPr>
        <w:pStyle w:val="EndNoteBibliography"/>
        <w:ind w:left="720" w:hanging="720"/>
      </w:pPr>
      <w:r w:rsidRPr="00F161AD">
        <w:t>13.</w:t>
      </w:r>
      <w:r w:rsidRPr="00F161AD">
        <w:tab/>
        <w:t>Yoon DH, Kang D, Kim H</w:t>
      </w:r>
      <w:r w:rsidR="00D06495">
        <w:t>J</w:t>
      </w:r>
      <w:r w:rsidRPr="00F161AD">
        <w:t xml:space="preserve">, et al. Effect of elastic band-based high-speed power training on cognitive function, physical performance and muscle strength in older women with mild cognitive impairment. </w:t>
      </w:r>
      <w:r w:rsidR="00D06495" w:rsidRPr="00D06495">
        <w:rPr>
          <w:i/>
        </w:rPr>
        <w:t>Geriatr Gerontol Int</w:t>
      </w:r>
      <w:r w:rsidRPr="00F161AD">
        <w:rPr>
          <w:i/>
        </w:rPr>
        <w:t>.</w:t>
      </w:r>
      <w:r w:rsidRPr="00F161AD">
        <w:t xml:space="preserve"> 2017;17:765-772.</w:t>
      </w:r>
    </w:p>
    <w:p w14:paraId="32E6DF2F" w14:textId="73DF83D5" w:rsidR="00F161AD" w:rsidRPr="00F161AD" w:rsidRDefault="00F161AD" w:rsidP="00D06495">
      <w:pPr>
        <w:pStyle w:val="EndNoteBibliography"/>
        <w:ind w:left="720" w:hanging="720"/>
      </w:pPr>
      <w:r w:rsidRPr="00F161AD">
        <w:t>14.</w:t>
      </w:r>
      <w:r w:rsidRPr="00F161AD">
        <w:tab/>
        <w:t xml:space="preserve">Lee YH, Lee PH, Lin LF, et al. Effects of progressive elastic band resistance exercise for aged osteosarcopenic adiposity women. </w:t>
      </w:r>
      <w:r w:rsidR="00D06495" w:rsidRPr="00D06495">
        <w:rPr>
          <w:i/>
        </w:rPr>
        <w:t>Exp Gerontol</w:t>
      </w:r>
      <w:r w:rsidRPr="00F161AD">
        <w:rPr>
          <w:i/>
        </w:rPr>
        <w:t>.</w:t>
      </w:r>
      <w:r w:rsidRPr="00F161AD">
        <w:t xml:space="preserve"> 2021;</w:t>
      </w:r>
      <w:r w:rsidR="00D06495" w:rsidRPr="00D06495">
        <w:t>147:111272</w:t>
      </w:r>
      <w:r w:rsidRPr="00F161AD">
        <w:t>.</w:t>
      </w:r>
    </w:p>
    <w:p w14:paraId="11DCF5EA" w14:textId="6B2126B2" w:rsidR="00F161AD" w:rsidRPr="00F161AD" w:rsidRDefault="00F161AD" w:rsidP="00F161AD">
      <w:pPr>
        <w:pStyle w:val="EndNoteBibliography"/>
        <w:ind w:left="720" w:hanging="720"/>
      </w:pPr>
      <w:r w:rsidRPr="00F161AD">
        <w:t>15.</w:t>
      </w:r>
      <w:r w:rsidRPr="00F161AD">
        <w:tab/>
        <w:t xml:space="preserve">Liao CD, Liao YH, Liou TH, et al. Effects of protein-rich nutritional composition supplementation on sarcopenia indices and physical activity during resistance exercise training in older women with knee osteoarthritis. </w:t>
      </w:r>
      <w:r w:rsidRPr="00F161AD">
        <w:rPr>
          <w:i/>
        </w:rPr>
        <w:t>Nutrients.</w:t>
      </w:r>
      <w:r w:rsidRPr="00F161AD">
        <w:t xml:space="preserve"> 2021;</w:t>
      </w:r>
      <w:r w:rsidR="00D06495" w:rsidRPr="00D06495">
        <w:t>13:2487</w:t>
      </w:r>
      <w:r w:rsidRPr="00F161AD">
        <w:t>.</w:t>
      </w:r>
    </w:p>
    <w:p w14:paraId="764EA3BF" w14:textId="6957B76C" w:rsidR="00F161AD" w:rsidRPr="00F161AD" w:rsidRDefault="00F161AD" w:rsidP="00F161AD">
      <w:pPr>
        <w:pStyle w:val="EndNoteBibliography"/>
        <w:ind w:left="720" w:hanging="720"/>
      </w:pPr>
      <w:r w:rsidRPr="00F161AD">
        <w:t>16.</w:t>
      </w:r>
      <w:r w:rsidRPr="00F161AD">
        <w:tab/>
        <w:t xml:space="preserve">Yasuda T, Fukumura K, Uchida Y, et al. Effects of Low-Load, Elastic Band Resistance Training Combined With Blood Flow Restriction on Muscle Size and Arterial Stiffness in Older Adults. </w:t>
      </w:r>
      <w:r w:rsidR="00D06495" w:rsidRPr="00D06495">
        <w:rPr>
          <w:i/>
        </w:rPr>
        <w:t>J Gerontol A Biol Sci Med Sci</w:t>
      </w:r>
      <w:r w:rsidRPr="00F161AD">
        <w:rPr>
          <w:i/>
        </w:rPr>
        <w:t>.</w:t>
      </w:r>
      <w:r w:rsidRPr="00F161AD">
        <w:t xml:space="preserve"> 2015;70:950-958.</w:t>
      </w:r>
    </w:p>
    <w:p w14:paraId="329EB5D3" w14:textId="77777777" w:rsidR="00F161AD" w:rsidRPr="00F161AD" w:rsidRDefault="00F161AD" w:rsidP="00F161AD">
      <w:pPr>
        <w:pStyle w:val="EndNoteBibliography"/>
        <w:ind w:left="720" w:hanging="720"/>
      </w:pPr>
      <w:r w:rsidRPr="00F161AD">
        <w:t>17.</w:t>
      </w:r>
      <w:r w:rsidRPr="00F161AD">
        <w:tab/>
        <w:t xml:space="preserve">Chow SK, Chim YN, Cheng KY, et al. Elastic-band resistance exercise or vibration treatment in combination with hydroxymethylbutyrate (HMB) supplement for management of sarcopenia in older people: a study protocol for a single-blinded randomised controlled trial in Hong Kong. </w:t>
      </w:r>
      <w:r w:rsidRPr="00F161AD">
        <w:rPr>
          <w:i/>
        </w:rPr>
        <w:t>BMJ Open.</w:t>
      </w:r>
      <w:r w:rsidRPr="00F161AD">
        <w:t xml:space="preserve"> 2020;10:e034921.</w:t>
      </w:r>
    </w:p>
    <w:p w14:paraId="528A1452" w14:textId="32E91385" w:rsidR="00A736F5" w:rsidRPr="00F161AD" w:rsidRDefault="00F161AD" w:rsidP="00F161AD">
      <w:pPr>
        <w:pBdr>
          <w:top w:val="nil"/>
          <w:left w:val="nil"/>
          <w:bottom w:val="nil"/>
          <w:right w:val="nil"/>
          <w:between w:val="nil"/>
        </w:pBd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fldChar w:fldCharType="end"/>
      </w:r>
    </w:p>
    <w:sectPr w:rsidR="00A736F5" w:rsidRPr="00F161AD">
      <w:pgSz w:w="11906" w:h="16838"/>
      <w:pgMar w:top="720" w:right="720" w:bottom="720" w:left="720" w:header="851" w:footer="992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A0F646D" w14:textId="77777777" w:rsidR="001C6D12" w:rsidRDefault="001C6D12" w:rsidP="001C6D12">
      <w:r>
        <w:separator/>
      </w:r>
    </w:p>
  </w:endnote>
  <w:endnote w:type="continuationSeparator" w:id="0">
    <w:p w14:paraId="0BCD1EB1" w14:textId="77777777" w:rsidR="001C6D12" w:rsidRDefault="001C6D12" w:rsidP="001C6D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8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A9F99BF" w14:textId="77777777" w:rsidR="001C6D12" w:rsidRDefault="001C6D12" w:rsidP="001C6D12">
      <w:r>
        <w:separator/>
      </w:r>
    </w:p>
  </w:footnote>
  <w:footnote w:type="continuationSeparator" w:id="0">
    <w:p w14:paraId="03F12F98" w14:textId="77777777" w:rsidR="001C6D12" w:rsidRDefault="001C6D12" w:rsidP="001C6D1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 J Gerontology new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axze52s05ssgeedz65xxwr0afx2tvwfpse&quot;&gt;Elasticband for survey&lt;record-ids&gt;&lt;item&gt;2&lt;/item&gt;&lt;item&gt;3&lt;/item&gt;&lt;item&gt;12&lt;/item&gt;&lt;item&gt;21&lt;/item&gt;&lt;item&gt;22&lt;/item&gt;&lt;item&gt;30&lt;/item&gt;&lt;item&gt;32&lt;/item&gt;&lt;item&gt;33&lt;/item&gt;&lt;item&gt;34&lt;/item&gt;&lt;item&gt;35&lt;/item&gt;&lt;item&gt;36&lt;/item&gt;&lt;item&gt;37&lt;/item&gt;&lt;item&gt;39&lt;/item&gt;&lt;item&gt;45&lt;/item&gt;&lt;item&gt;48&lt;/item&gt;&lt;item&gt;57&lt;/item&gt;&lt;item&gt;59&lt;/item&gt;&lt;/record-ids&gt;&lt;/item&gt;&lt;/Libraries&gt;"/>
  </w:docVars>
  <w:rsids>
    <w:rsidRoot w:val="00A736F5"/>
    <w:rsid w:val="000C34E6"/>
    <w:rsid w:val="0016695D"/>
    <w:rsid w:val="001C6D12"/>
    <w:rsid w:val="003239BC"/>
    <w:rsid w:val="00347EDB"/>
    <w:rsid w:val="008750D2"/>
    <w:rsid w:val="009A4EB6"/>
    <w:rsid w:val="00A736F5"/>
    <w:rsid w:val="00B45639"/>
    <w:rsid w:val="00B96F96"/>
    <w:rsid w:val="00D06495"/>
    <w:rsid w:val="00EA7F78"/>
    <w:rsid w:val="00F161AD"/>
    <w:rsid w:val="00F345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58A9688A"/>
  <w15:docId w15:val="{3E8A1EF1-721F-421F-A61C-1BC9DA5C73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Theme="minorEastAsia" w:hAnsi="Calibri" w:cs="Calibri"/>
        <w:sz w:val="24"/>
        <w:szCs w:val="24"/>
        <w:lang w:val="en-US" w:eastAsia="zh-TW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customStyle="1" w:styleId="EndNoteBibliographyTitle">
    <w:name w:val="EndNote Bibliography Title"/>
    <w:basedOn w:val="a"/>
    <w:link w:val="EndNoteBibliographyTitle0"/>
    <w:rsid w:val="00EA5303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A5303"/>
    <w:rPr>
      <w:noProof/>
    </w:rPr>
  </w:style>
  <w:style w:type="paragraph" w:customStyle="1" w:styleId="EndNoteBibliography">
    <w:name w:val="EndNote Bibliography"/>
    <w:basedOn w:val="a"/>
    <w:link w:val="EndNoteBibliography0"/>
    <w:rsid w:val="00EA5303"/>
    <w:rPr>
      <w:noProof/>
    </w:rPr>
  </w:style>
  <w:style w:type="character" w:customStyle="1" w:styleId="EndNoteBibliography0">
    <w:name w:val="EndNote Bibliography 字元"/>
    <w:basedOn w:val="a0"/>
    <w:link w:val="EndNoteBibliography"/>
    <w:rsid w:val="00EA5303"/>
    <w:rPr>
      <w:noProof/>
    </w:rPr>
  </w:style>
  <w:style w:type="paragraph" w:styleId="a4">
    <w:name w:val="header"/>
    <w:basedOn w:val="a"/>
    <w:link w:val="a5"/>
    <w:uiPriority w:val="99"/>
    <w:unhideWhenUsed/>
    <w:rsid w:val="0043387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0"/>
    <w:link w:val="a4"/>
    <w:uiPriority w:val="99"/>
    <w:rsid w:val="0043387D"/>
    <w:rPr>
      <w:sz w:val="20"/>
      <w:szCs w:val="20"/>
    </w:rPr>
  </w:style>
  <w:style w:type="paragraph" w:styleId="a6">
    <w:name w:val="footer"/>
    <w:basedOn w:val="a"/>
    <w:link w:val="a7"/>
    <w:uiPriority w:val="99"/>
    <w:unhideWhenUsed/>
    <w:rsid w:val="0043387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0"/>
    <w:link w:val="a6"/>
    <w:uiPriority w:val="99"/>
    <w:rsid w:val="0043387D"/>
    <w:rPr>
      <w:sz w:val="20"/>
      <w:szCs w:val="20"/>
    </w:rPr>
  </w:style>
  <w:style w:type="table" w:styleId="a8">
    <w:name w:val="Table Grid"/>
    <w:basedOn w:val="a1"/>
    <w:uiPriority w:val="39"/>
    <w:rsid w:val="00B458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9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a">
    <w:basedOn w:val="TableNormal"/>
    <w:tblPr>
      <w:tblStyleRowBandSize w:val="1"/>
      <w:tblStyleColBandSize w:val="1"/>
      <w:tblCellMar>
        <w:left w:w="108" w:type="dxa"/>
        <w:right w:w="108" w:type="dxa"/>
      </w:tblCellMar>
    </w:tblPr>
  </w:style>
  <w:style w:type="paragraph" w:styleId="ab">
    <w:name w:val="No Spacing"/>
    <w:uiPriority w:val="1"/>
    <w:qFormat/>
    <w:rsid w:val="003239BC"/>
    <w:pPr>
      <w:widowControl/>
    </w:pPr>
    <w:rPr>
      <w:rFonts w:ascii="Arial" w:hAnsi="Arial" w:cs="Arial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EpaP5ddT1FeBOGYSZXWbJQ/jzcA==">AMUW2mUM9ewp3FWTzmxXDcMY/L0cJ1Enyiu3xLzyTaAzWJmPgsCxv7NhWP7VNUb2fDHpLpP2UEerZbJcMfO1gEFQ0VVvVI4lJmsC06HR/5L+42PwbtKUdh6XZBl7iUWMTnIILxPVenuD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2</Pages>
  <Words>1191</Words>
  <Characters>6791</Characters>
  <Application>Microsoft Office Word</Application>
  <DocSecurity>0</DocSecurity>
  <Lines>56</Lines>
  <Paragraphs>15</Paragraphs>
  <ScaleCrop>false</ScaleCrop>
  <Company/>
  <LinksUpToDate>false</LinksUpToDate>
  <CharactersWithSpaces>79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ng-Tao Tseng</dc:creator>
  <cp:lastModifiedBy>ADMIN</cp:lastModifiedBy>
  <cp:revision>10</cp:revision>
  <dcterms:created xsi:type="dcterms:W3CDTF">2021-11-07T22:42:00Z</dcterms:created>
  <dcterms:modified xsi:type="dcterms:W3CDTF">2022-05-31T02:57:00Z</dcterms:modified>
</cp:coreProperties>
</file>